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167D7F" w:rsidRDefault="0009676E" w:rsidP="000715D9">
      <w:pPr>
        <w:jc w:val="center"/>
        <w:rPr>
          <w:lang w:val="pt-PT"/>
        </w:rPr>
      </w:pPr>
      <w:r w:rsidRPr="00167D7F">
        <w:rPr>
          <w:rFonts w:ascii="Eras Medium ITC" w:eastAsiaTheme="majorEastAsia" w:hAnsi="Eras Medium ITC" w:cstheme="majorBidi"/>
          <w:b/>
          <w:bCs/>
          <w:color w:val="365F91" w:themeColor="accent1" w:themeShade="BF"/>
          <w:sz w:val="40"/>
          <w:szCs w:val="40"/>
          <w:lang w:val="pt-PT"/>
        </w:rPr>
        <w:t>PRO</w:t>
      </w:r>
      <w:r w:rsidR="00CF4BAF" w:rsidRPr="00167D7F">
        <w:rPr>
          <w:rFonts w:ascii="Eras Medium ITC" w:eastAsiaTheme="majorEastAsia" w:hAnsi="Eras Medium ITC" w:cstheme="majorBidi"/>
          <w:b/>
          <w:bCs/>
          <w:color w:val="365F91" w:themeColor="accent1" w:themeShade="BF"/>
          <w:sz w:val="40"/>
          <w:szCs w:val="40"/>
          <w:lang w:val="pt-PT"/>
        </w:rPr>
        <w:t>YECTO:</w:t>
      </w:r>
    </w:p>
    <w:p w14:paraId="023836DF" w14:textId="16D8DC19" w:rsidR="00CF4BAF" w:rsidRPr="00167D7F" w:rsidRDefault="00341F2A" w:rsidP="00A142F2">
      <w:pPr>
        <w:jc w:val="center"/>
        <w:rPr>
          <w:rFonts w:ascii="Eras Medium ITC" w:hAnsi="Eras Medium ITC"/>
          <w:sz w:val="28"/>
          <w:szCs w:val="28"/>
          <w:lang w:val="pt-PT"/>
        </w:rPr>
      </w:pPr>
      <w:r w:rsidRPr="00167D7F">
        <w:rPr>
          <w:rFonts w:ascii="Eras Medium ITC" w:hAnsi="Eras Medium ITC"/>
          <w:sz w:val="28"/>
          <w:szCs w:val="28"/>
          <w:lang w:val="pt-PT"/>
        </w:rPr>
        <w:t>PowerSIM</w:t>
      </w:r>
    </w:p>
    <w:p w14:paraId="02EB378F" w14:textId="77777777" w:rsidR="0009676E" w:rsidRPr="00167D7F" w:rsidRDefault="0009676E" w:rsidP="00A142F2">
      <w:pPr>
        <w:jc w:val="center"/>
        <w:rPr>
          <w:rFonts w:ascii="Eras Medium ITC" w:hAnsi="Eras Medium ITC"/>
          <w:sz w:val="28"/>
          <w:szCs w:val="28"/>
          <w:lang w:val="pt-PT"/>
        </w:rPr>
      </w:pPr>
    </w:p>
    <w:p w14:paraId="48A5525B" w14:textId="332B6F6B" w:rsidR="0009676E" w:rsidRPr="00167D7F" w:rsidRDefault="0009676E" w:rsidP="00A142F2">
      <w:pPr>
        <w:jc w:val="center"/>
        <w:rPr>
          <w:rFonts w:ascii="Eras Medium ITC" w:hAnsi="Eras Medium ITC"/>
          <w:sz w:val="28"/>
          <w:szCs w:val="28"/>
          <w:lang w:val="pt-PT"/>
        </w:rPr>
      </w:pPr>
      <w:r w:rsidRPr="00167D7F">
        <w:rPr>
          <w:rFonts w:ascii="Eras Medium ITC" w:hAnsi="Eras Medium ITC"/>
          <w:sz w:val="28"/>
          <w:szCs w:val="28"/>
          <w:lang w:val="pt-PT"/>
        </w:rPr>
        <w:t>CICLO FORMATIVO</w:t>
      </w:r>
      <w:r w:rsidR="006B4C7A" w:rsidRPr="00167D7F">
        <w:rPr>
          <w:rFonts w:ascii="Eras Medium ITC" w:hAnsi="Eras Medium ITC"/>
          <w:sz w:val="28"/>
          <w:szCs w:val="28"/>
          <w:lang w:val="pt-PT"/>
        </w:rPr>
        <w:t xml:space="preserve"> </w:t>
      </w:r>
    </w:p>
    <w:p w14:paraId="07287057" w14:textId="50DF8EDB" w:rsidR="0009676E" w:rsidRPr="00167D7F" w:rsidRDefault="008D7C2A" w:rsidP="00A142F2">
      <w:pPr>
        <w:jc w:val="center"/>
        <w:rPr>
          <w:rFonts w:ascii="Eras Medium ITC" w:eastAsiaTheme="majorEastAsia" w:hAnsi="Eras Medium ITC" w:cstheme="majorBidi"/>
          <w:b/>
          <w:bCs/>
          <w:color w:val="365F91" w:themeColor="accent1" w:themeShade="BF"/>
          <w:sz w:val="40"/>
          <w:szCs w:val="40"/>
          <w:lang w:val="pt-PT"/>
        </w:rPr>
      </w:pPr>
      <w:r w:rsidRPr="00167D7F">
        <w:rPr>
          <w:rFonts w:ascii="Eras Medium ITC" w:eastAsiaTheme="majorEastAsia" w:hAnsi="Eras Medium ITC" w:cstheme="majorBidi"/>
          <w:b/>
          <w:bCs/>
          <w:color w:val="365F91" w:themeColor="accent1" w:themeShade="BF"/>
          <w:sz w:val="40"/>
          <w:szCs w:val="40"/>
          <w:lang w:val="pt-PT"/>
        </w:rPr>
        <w:t>--</w:t>
      </w:r>
      <w:r w:rsidR="00341F2A" w:rsidRPr="00167D7F">
        <w:rPr>
          <w:rFonts w:ascii="Eras Medium ITC" w:eastAsiaTheme="majorEastAsia" w:hAnsi="Eras Medium ITC" w:cstheme="majorBidi"/>
          <w:b/>
          <w:bCs/>
          <w:color w:val="365F91" w:themeColor="accent1" w:themeShade="BF"/>
          <w:sz w:val="40"/>
          <w:szCs w:val="40"/>
          <w:lang w:val="pt-PT"/>
        </w:rPr>
        <w:t>DAM Dual</w:t>
      </w:r>
      <w:r w:rsidRPr="00167D7F">
        <w:rPr>
          <w:rFonts w:ascii="Eras Medium ITC" w:eastAsiaTheme="majorEastAsia" w:hAnsi="Eras Medium ITC" w:cstheme="majorBidi"/>
          <w:b/>
          <w:bCs/>
          <w:color w:val="365F91" w:themeColor="accent1" w:themeShade="BF"/>
          <w:sz w:val="40"/>
          <w:szCs w:val="40"/>
          <w:lang w:val="pt-PT"/>
        </w:rPr>
        <w:t>--</w:t>
      </w:r>
    </w:p>
    <w:p w14:paraId="6A05A809" w14:textId="77777777" w:rsidR="0009676E" w:rsidRPr="00167D7F" w:rsidRDefault="0009676E" w:rsidP="00A142F2">
      <w:pPr>
        <w:jc w:val="center"/>
        <w:rPr>
          <w:rFonts w:ascii="Eras Medium ITC" w:hAnsi="Eras Medium ITC"/>
          <w:sz w:val="28"/>
          <w:szCs w:val="28"/>
          <w:lang w:val="pt-PT"/>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785390">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Resumen / Abstract</w:t>
      </w:r>
      <w:bookmarkEnd w:id="1"/>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subepígrafes: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414A46">
      <w:r w:rsidRPr="002F068A">
        <w:t>Justificación</w:t>
      </w:r>
      <w:r w:rsidR="00495135">
        <w:t xml:space="preserve"> y planteamiento del problema</w:t>
      </w:r>
    </w:p>
    <w:p w14:paraId="4B4F38B9" w14:textId="5797EE6A" w:rsidR="002F068A" w:rsidRDefault="002F068A" w:rsidP="00414A46">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414A46">
        <w:rPr>
          <w:b/>
          <w:bCs/>
        </w:rPr>
        <w:t>consultar bibliografía relevante</w:t>
      </w:r>
      <w:r>
        <w:t xml:space="preserve"> sobre el tema que te ocupa, que </w:t>
      </w:r>
      <w:r w:rsidRPr="00414A46">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414A46">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414A46">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414A46">
      <w:r w:rsidRPr="002F068A">
        <w:t>Objetivos</w:t>
      </w:r>
    </w:p>
    <w:p w14:paraId="162A0799" w14:textId="606B308D" w:rsidR="00230329" w:rsidRDefault="00F155CD" w:rsidP="00414A46">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414A46">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414A46">
      <w:r w:rsidRPr="00414A46">
        <w:rPr>
          <w:b/>
          <w:bCs/>
        </w:rPr>
        <w:t>Objetivo general:</w:t>
      </w:r>
      <w:r>
        <w:t xml:space="preserve"> “</w:t>
      </w:r>
      <w:r w:rsidR="00230329">
        <w:t>Diseñar</w:t>
      </w:r>
      <w:r>
        <w:t xml:space="preserve"> una aplicación…” </w:t>
      </w:r>
      <w:r w:rsidRPr="00414A46">
        <w:rPr>
          <w:rFonts w:ascii="Arial" w:hAnsi="Arial" w:cs="Arial"/>
        </w:rPr>
        <w:br/>
      </w:r>
      <w:r w:rsidRPr="00414A46">
        <w:rPr>
          <w:b/>
          <w:bCs/>
        </w:rPr>
        <w:t>Varios específicos</w:t>
      </w:r>
      <w:r>
        <w:t xml:space="preserve"> (que guíen a lo largo del trabajo)</w:t>
      </w:r>
    </w:p>
    <w:p w14:paraId="2B0AF66A" w14:textId="1FB01309" w:rsidR="00230329" w:rsidRDefault="00230329" w:rsidP="00414A46">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Extends).</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xlsx".</w:t>
      </w:r>
    </w:p>
    <w:p w14:paraId="151C2B97" w14:textId="1AD1D1F1" w:rsidR="00414A46" w:rsidRDefault="00414A46" w:rsidP="00414A46">
      <w:pPr>
        <w:pStyle w:val="Prrafodelista"/>
        <w:numPr>
          <w:ilvl w:val="0"/>
          <w:numId w:val="36"/>
        </w:numPr>
      </w:pPr>
      <w:r>
        <w:t>Sólo se podrá cargar un tipo de archivo que contenga datos de fuerza de ambas piernas. Será por tanto responsabilidad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8"/>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En el modo de gráfico unico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En el modo gráfico único se podrán representar de forma simultánea (con diferentes colores) o independiente cualquiera de las tres gráficas, motivo por el cual se recomienda utilizar checkboxes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También se deberá indicar la longitud de biela en mm.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Balance izqda/dcha: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F(N) * cadencia ( rpm) * 2 * PI * LongitudBiela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r>
        <w:t>Sp = Fs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Sp: muestras por pedalada.</w:t>
      </w:r>
    </w:p>
    <w:p w14:paraId="5041C422" w14:textId="77777777" w:rsidR="00D75C5C" w:rsidRDefault="00D75C5C" w:rsidP="00D75C5C">
      <w:r>
        <w:t>- Fs: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Balance izqda/dcha: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Sp). En ese caso  habrá que:</w:t>
      </w:r>
    </w:p>
    <w:p w14:paraId="740417C7" w14:textId="77777777" w:rsidR="00D75C5C" w:rsidRDefault="00D75C5C" w:rsidP="00D75C5C">
      <w:r>
        <w:t>- Coger la siguiente muestra (aunque sea de la sigueint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Fs inicio.</w:t>
      </w:r>
    </w:p>
    <w:p w14:paraId="59B7001F" w14:textId="77777777" w:rsidR="00D75C5C" w:rsidRDefault="00D75C5C" w:rsidP="00D75C5C">
      <w:r>
        <w:t>- Fs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Con esos datos, para cada una de las Fs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ireframes</w:t>
      </w:r>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3758F5DF">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0C626F6A">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06DB8281" w14:textId="77777777" w:rsidR="00167D7F" w:rsidRDefault="00567694" w:rsidP="00567694">
      <w:pPr>
        <w:jc w:val="left"/>
      </w:pPr>
      <w:r>
        <w:br w:type="page"/>
      </w:r>
    </w:p>
    <w:p w14:paraId="28989A40" w14:textId="28376F8B" w:rsidR="00167D7F" w:rsidRDefault="00167D7F" w:rsidP="00567694">
      <w:pPr>
        <w:jc w:val="left"/>
      </w:pPr>
      <w:r w:rsidRPr="00167D7F">
        <w:rPr>
          <w:noProof/>
        </w:rPr>
        <w:lastRenderedPageBreak/>
        <w:drawing>
          <wp:inline distT="0" distB="0" distL="0" distR="0" wp14:anchorId="71BEEA08" wp14:editId="1D6EC60B">
            <wp:extent cx="5400040" cy="3051810"/>
            <wp:effectExtent l="0" t="0" r="0" b="0"/>
            <wp:docPr id="124737218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372189" name="Imagen 1" descr="Texto&#10;&#10;Descripción generada automáticamente"/>
                    <pic:cNvPicPr/>
                  </pic:nvPicPr>
                  <pic:blipFill>
                    <a:blip r:embed="rId28"/>
                    <a:stretch>
                      <a:fillRect/>
                    </a:stretch>
                  </pic:blipFill>
                  <pic:spPr>
                    <a:xfrm>
                      <a:off x="0" y="0"/>
                      <a:ext cx="5400040" cy="3051810"/>
                    </a:xfrm>
                    <a:prstGeom prst="rect">
                      <a:avLst/>
                    </a:prstGeom>
                  </pic:spPr>
                </pic:pic>
              </a:graphicData>
            </a:graphic>
          </wp:inline>
        </w:drawing>
      </w:r>
    </w:p>
    <w:p w14:paraId="52A416ED" w14:textId="2E2A5200" w:rsidR="00565766" w:rsidRDefault="00167D7F" w:rsidP="00567694">
      <w:pPr>
        <w:jc w:val="left"/>
      </w:pPr>
      <w:r w:rsidRPr="00167D7F">
        <w:rPr>
          <w:noProof/>
        </w:rPr>
        <w:drawing>
          <wp:inline distT="0" distB="0" distL="0" distR="0" wp14:anchorId="1D3BF28F" wp14:editId="735CCBCE">
            <wp:extent cx="5400040" cy="3589020"/>
            <wp:effectExtent l="0" t="0" r="0" b="0"/>
            <wp:docPr id="6731343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134363" name=""/>
                    <pic:cNvPicPr/>
                  </pic:nvPicPr>
                  <pic:blipFill>
                    <a:blip r:embed="rId29"/>
                    <a:stretch>
                      <a:fillRect/>
                    </a:stretch>
                  </pic:blipFill>
                  <pic:spPr>
                    <a:xfrm>
                      <a:off x="0" y="0"/>
                      <a:ext cx="5400040" cy="3589020"/>
                    </a:xfrm>
                    <a:prstGeom prst="rect">
                      <a:avLst/>
                    </a:prstGeom>
                  </pic:spPr>
                </pic:pic>
              </a:graphicData>
            </a:graphic>
          </wp:inline>
        </w:drawing>
      </w:r>
    </w:p>
    <w:p w14:paraId="54A784F9" w14:textId="100DC43E" w:rsidR="00980F1C" w:rsidRDefault="00980F1C" w:rsidP="00567694">
      <w:pPr>
        <w:jc w:val="left"/>
      </w:pPr>
      <w:r w:rsidRPr="00980F1C">
        <w:lastRenderedPageBreak/>
        <w:drawing>
          <wp:inline distT="0" distB="0" distL="0" distR="0" wp14:anchorId="7B2E2C3A" wp14:editId="770EC32C">
            <wp:extent cx="5400040" cy="4706620"/>
            <wp:effectExtent l="0" t="0" r="0" b="0"/>
            <wp:docPr id="1707631032"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631032" name="Imagen 1" descr="Texto&#10;&#10;Descripción generada automáticamente"/>
                    <pic:cNvPicPr/>
                  </pic:nvPicPr>
                  <pic:blipFill>
                    <a:blip r:embed="rId30"/>
                    <a:stretch>
                      <a:fillRect/>
                    </a:stretch>
                  </pic:blipFill>
                  <pic:spPr>
                    <a:xfrm>
                      <a:off x="0" y="0"/>
                      <a:ext cx="5400040" cy="4706620"/>
                    </a:xfrm>
                    <a:prstGeom prst="rect">
                      <a:avLst/>
                    </a:prstGeom>
                  </pic:spPr>
                </pic:pic>
              </a:graphicData>
            </a:graphic>
          </wp:inline>
        </w:drawing>
      </w:r>
    </w:p>
    <w:p w14:paraId="2695DFDC" w14:textId="001B6AB8" w:rsidR="0024106C" w:rsidRDefault="00A209BE" w:rsidP="00376942">
      <w:pPr>
        <w:pStyle w:val="Titulo1Cesur"/>
      </w:pPr>
      <w:bookmarkStart w:id="15" w:name="_Toc124585827"/>
      <w:r>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Power Point, Prezi</w:t>
      </w:r>
      <w:r>
        <w:t>,</w:t>
      </w:r>
      <w:r w:rsidRPr="008C4D8E">
        <w:t>.etc</w:t>
      </w:r>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r w:rsidR="00902320">
        <w:t>mas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Power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Fuente: Sabadini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Barrón López et. al.,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autoinstrucciones,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Lucea,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Masot, M. T., y Navarro, I. (2005). La evaluación psicopedagógica. En J. Bonals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r w:rsidRPr="00762827">
        <w:rPr>
          <w:rFonts w:asciiTheme="minorHAnsi" w:hAnsiTheme="minorHAnsi" w:cstheme="minorHAnsi"/>
          <w:sz w:val="22"/>
          <w:szCs w:val="22"/>
          <w:highlight w:val="yellow"/>
        </w:rPr>
        <w:t xml:space="preserve">ÁlvarezTaboada,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Ó., &amp; Terrazas Porras, S. M. (2010). Autodidactismo: ¿Una alternativa para una educación de calidad? </w:t>
      </w:r>
      <w:r w:rsidRPr="00762827">
        <w:rPr>
          <w:rFonts w:asciiTheme="minorHAnsi" w:hAnsiTheme="minorHAnsi" w:cstheme="minorHAnsi"/>
          <w:i/>
          <w:iCs/>
          <w:sz w:val="22"/>
          <w:szCs w:val="22"/>
          <w:highlight w:val="yellow"/>
        </w:rPr>
        <w:t>CULCy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Duk, C., Hernández, A. M., y Sius,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33"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785390">
      <w:headerReference w:type="default" r:id="rId34"/>
      <w:footerReference w:type="default" r:id="rId35"/>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A251A" w14:textId="77777777" w:rsidR="00785390" w:rsidRDefault="00785390" w:rsidP="00376942">
      <w:r>
        <w:separator/>
      </w:r>
    </w:p>
    <w:p w14:paraId="48EE305C" w14:textId="77777777" w:rsidR="00785390" w:rsidRDefault="00785390" w:rsidP="00376942"/>
    <w:p w14:paraId="74C2120F" w14:textId="77777777" w:rsidR="00785390" w:rsidRDefault="00785390" w:rsidP="00376942"/>
    <w:p w14:paraId="543BC514" w14:textId="77777777" w:rsidR="00785390" w:rsidRDefault="00785390"/>
  </w:endnote>
  <w:endnote w:type="continuationSeparator" w:id="0">
    <w:p w14:paraId="0C7DB069" w14:textId="77777777" w:rsidR="00785390" w:rsidRDefault="00785390" w:rsidP="00376942">
      <w:r>
        <w:continuationSeparator/>
      </w:r>
    </w:p>
    <w:p w14:paraId="4CE55B46" w14:textId="77777777" w:rsidR="00785390" w:rsidRDefault="00785390" w:rsidP="00376942"/>
    <w:p w14:paraId="15EB6FF0" w14:textId="77777777" w:rsidR="00785390" w:rsidRDefault="00785390" w:rsidP="00376942"/>
    <w:p w14:paraId="0432060F" w14:textId="77777777" w:rsidR="00785390" w:rsidRDefault="007853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14="http://schemas.microsoft.com/office/drawing/2010/main" xmlns:a="http://schemas.openxmlformats.org/drawingml/2006/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EB2D9" w14:textId="77777777" w:rsidR="00785390" w:rsidRDefault="00785390" w:rsidP="00376942">
      <w:r>
        <w:separator/>
      </w:r>
    </w:p>
    <w:p w14:paraId="0BDFDAAB" w14:textId="77777777" w:rsidR="00785390" w:rsidRDefault="00785390" w:rsidP="00376942"/>
    <w:p w14:paraId="25D48F91" w14:textId="77777777" w:rsidR="00785390" w:rsidRDefault="00785390" w:rsidP="00376942"/>
    <w:p w14:paraId="6694760C" w14:textId="77777777" w:rsidR="00785390" w:rsidRDefault="00785390"/>
  </w:footnote>
  <w:footnote w:type="continuationSeparator" w:id="0">
    <w:p w14:paraId="4C1C95B3" w14:textId="77777777" w:rsidR="00785390" w:rsidRDefault="00785390" w:rsidP="00376942">
      <w:r>
        <w:continuationSeparator/>
      </w:r>
    </w:p>
    <w:p w14:paraId="7FA7D535" w14:textId="77777777" w:rsidR="00785390" w:rsidRDefault="00785390" w:rsidP="00376942"/>
    <w:p w14:paraId="64AB42A5" w14:textId="77777777" w:rsidR="00785390" w:rsidRDefault="00785390" w:rsidP="00376942"/>
    <w:p w14:paraId="19289F77" w14:textId="77777777" w:rsidR="00785390" w:rsidRDefault="007853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67D7F"/>
    <w:rsid w:val="00174274"/>
    <w:rsid w:val="0018128E"/>
    <w:rsid w:val="00183142"/>
    <w:rsid w:val="00196014"/>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41F2A"/>
    <w:rsid w:val="00366F13"/>
    <w:rsid w:val="0036704B"/>
    <w:rsid w:val="00376942"/>
    <w:rsid w:val="00395ECF"/>
    <w:rsid w:val="003973C6"/>
    <w:rsid w:val="003A5A38"/>
    <w:rsid w:val="003B18F9"/>
    <w:rsid w:val="003C6FF3"/>
    <w:rsid w:val="003D3317"/>
    <w:rsid w:val="003E315E"/>
    <w:rsid w:val="00414A46"/>
    <w:rsid w:val="0042109C"/>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06D6"/>
    <w:rsid w:val="00701D6F"/>
    <w:rsid w:val="00762827"/>
    <w:rsid w:val="00772938"/>
    <w:rsid w:val="007755AC"/>
    <w:rsid w:val="00785390"/>
    <w:rsid w:val="007B7CA4"/>
    <w:rsid w:val="007F0546"/>
    <w:rsid w:val="0080250F"/>
    <w:rsid w:val="00826E4F"/>
    <w:rsid w:val="00856768"/>
    <w:rsid w:val="00860601"/>
    <w:rsid w:val="008704FC"/>
    <w:rsid w:val="008905B2"/>
    <w:rsid w:val="00893B66"/>
    <w:rsid w:val="008C4D8E"/>
    <w:rsid w:val="008D7C2A"/>
    <w:rsid w:val="008E4DD9"/>
    <w:rsid w:val="008E5D5A"/>
    <w:rsid w:val="00902320"/>
    <w:rsid w:val="00902F9E"/>
    <w:rsid w:val="00934106"/>
    <w:rsid w:val="00955DC2"/>
    <w:rsid w:val="0097109F"/>
    <w:rsid w:val="00980F1C"/>
    <w:rsid w:val="009A4BA8"/>
    <w:rsid w:val="009A51B7"/>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3669F"/>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74F1"/>
    <w:rsid w:val="00E24060"/>
    <w:rsid w:val="00E37BEA"/>
    <w:rsid w:val="00E45941"/>
    <w:rsid w:val="00E6687E"/>
    <w:rsid w:val="00E74757"/>
    <w:rsid w:val="00EA36E8"/>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www.adaptacionescurriculares.com/Teoria%202%20ACIS.pdf"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webSettings" Target="webSettings.xm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2.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customXml/itemProps3.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1</Pages>
  <Words>6626</Words>
  <Characters>36446</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9</cp:revision>
  <cp:lastPrinted>2013-09-28T14:13:00Z</cp:lastPrinted>
  <dcterms:created xsi:type="dcterms:W3CDTF">2024-02-20T14:32:00Z</dcterms:created>
  <dcterms:modified xsi:type="dcterms:W3CDTF">2024-04-15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y fmtid="{D5CDD505-2E9C-101B-9397-08002B2CF9AE}" pid="3" name="GrammarlyDocumentId">
    <vt:lpwstr>07633f2a76045462c0374599d6d3ef52ea837d666fd9f705ece64cb521c01e5e</vt:lpwstr>
  </property>
</Properties>
</file>